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E4C454" w14:textId="77777777" w:rsidR="008269D3" w:rsidRPr="00947B47" w:rsidRDefault="008269D3" w:rsidP="008269D3">
      <w:pPr>
        <w:spacing w:line="480" w:lineRule="auto"/>
        <w:jc w:val="left"/>
        <w:textAlignment w:val="baseline"/>
        <w:rPr>
          <w:rFonts w:ascii="Arial" w:hAnsi="Arial" w:cs="Arial"/>
          <w:b/>
          <w:bCs/>
          <w:sz w:val="21"/>
          <w:szCs w:val="21"/>
          <w:lang w:val="en-US"/>
        </w:rPr>
      </w:pPr>
      <w:r w:rsidRPr="00947B47">
        <w:rPr>
          <w:rFonts w:ascii="Arial" w:hAnsi="Arial" w:cs="Arial"/>
          <w:b/>
          <w:bCs/>
          <w:sz w:val="21"/>
          <w:szCs w:val="21"/>
          <w:lang w:val="en-US"/>
        </w:rPr>
        <w:t>Table </w:t>
      </w:r>
      <w:r>
        <w:rPr>
          <w:rFonts w:ascii="Arial" w:hAnsi="Arial" w:cs="Arial"/>
          <w:b/>
          <w:bCs/>
          <w:sz w:val="21"/>
          <w:szCs w:val="21"/>
          <w:lang w:val="en-US"/>
        </w:rPr>
        <w:t>IV</w:t>
      </w:r>
      <w:r w:rsidRPr="00947B47">
        <w:rPr>
          <w:rFonts w:ascii="Arial" w:hAnsi="Arial" w:cs="Arial"/>
          <w:b/>
          <w:bCs/>
          <w:sz w:val="21"/>
          <w:szCs w:val="21"/>
          <w:lang w:val="en-US"/>
        </w:rPr>
        <w:t>s – Safety-in-hospital complications</w:t>
      </w:r>
    </w:p>
    <w:tbl>
      <w:tblPr>
        <w:tblW w:w="94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3"/>
        <w:gridCol w:w="1133"/>
        <w:gridCol w:w="1842"/>
        <w:gridCol w:w="1446"/>
        <w:gridCol w:w="1885"/>
        <w:gridCol w:w="1060"/>
      </w:tblGrid>
      <w:tr w:rsidR="008269D3" w:rsidRPr="00947B47" w14:paraId="301286C6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54CB76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u w:val="single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u w:val="single"/>
              </w:rPr>
              <w:t>SAFETY-IN-HOSPITAL COMPLICATION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427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DB7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514107F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51C919E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trong Outcome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42A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CEF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9BE4387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3DC9974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emolysis (%)</w:t>
            </w:r>
          </w:p>
        </w:tc>
      </w:tr>
      <w:tr w:rsidR="008269D3" w:rsidRPr="00947B47" w14:paraId="052F5589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19B1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77D5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192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6B0A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3A2E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C4B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4BACE6A1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112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57F1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A4B5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8E6E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E07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1EB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91</w:t>
            </w:r>
          </w:p>
        </w:tc>
      </w:tr>
      <w:tr w:rsidR="008269D3" w:rsidRPr="00947B47" w14:paraId="3E7F39B6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8796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6C9E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D4A9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32CE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DFCD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9D86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8269D3" w:rsidRPr="00947B47" w14:paraId="21DC2E0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5DC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CBF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AD31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0C12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E6D4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3FA0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645769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E4E3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C142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43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E160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8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FF2E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6FC2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47A62B0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408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4664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50F9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3AAC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BAAD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537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07A8AE41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CB6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Chung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9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2575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D94B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/86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E66A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9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5D7F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BAFE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747AAE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1AB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ansa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1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EC6A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69B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7B41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512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DD66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D05ADB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426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Esposit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Esposito&lt;/Author&gt;&lt;Year&gt;2018&lt;/Year&gt;&lt;RecNum&gt;982&lt;/RecNum&gt;&lt;DisplayText&gt;[17]&lt;/DisplayText&gt;&lt;record&gt;&lt;rec-number&gt;982&lt;/rec-number&gt;&lt;foreign-keys&gt;&lt;key app="EN" db-id="tttxrwwz9rxzejed00pxrzskdw5stre0v92s"&gt;982&lt;/key&gt;&lt;/foreign-keys&gt;&lt;ref-type name="Journal Article"&gt;17&lt;/ref-type&gt;&lt;contributors&gt;&lt;authors&gt;&lt;author&gt;Esposito, M. L.&lt;/author&gt;&lt;author&gt;Jablonski, J.&lt;/author&gt;&lt;author&gt;Kras, A.&lt;/author&gt;&lt;author&gt;Krasney, S.&lt;/author&gt;&lt;author&gt;Kapur, N. K.&lt;/author&gt;&lt;/authors&gt;&lt;/contributors&gt;&lt;titles&gt;&lt;title&gt;Maximum level of mobility with axillary deployment of the Impella 5.0 is associated with improved survival&lt;/title&gt;&lt;secondary-title&gt;Int J Artif Organs&lt;/secondary-title&gt;&lt;/titles&gt;&lt;pages&gt;236-239&lt;/pages&gt;&lt;volume&gt;41&lt;/volume&gt;&lt;number&gt;4&lt;/number&gt;&lt;keywords&gt;&lt;keyword&gt;Female&lt;/keyword&gt;&lt;keyword&gt;Humans&lt;/keyword&gt;&lt;keyword&gt;Middle Aged&lt;/keyword&gt;&lt;keyword&gt;Aged&lt;/keyword&gt;&lt;keyword&gt;Male&lt;/keyword&gt;&lt;keyword&gt;Retrospective Studies&lt;/keyword&gt;&lt;keyword&gt;Axillary Artery&lt;/keyword&gt;&lt;keyword&gt;Boston/epidemiology&lt;/keyword&gt;&lt;keyword&gt;Prosthesis Implantation/methods&lt;/keyword&gt;&lt;keyword&gt;Heart-Assist Devices&lt;/keyword&gt;&lt;keyword&gt;Mobility Limitation&lt;/keyword&gt;&lt;keyword&gt;Shock, Cardiogenic/ mortality/ therapy&lt;/keyword&gt;&lt;/keywords&gt;&lt;dates&gt;&lt;year&gt;2018&lt;/year&gt;&lt;pub-dates&gt;&lt;date&gt;Apr 2018&lt;/date&gt;&lt;/pub-dates&gt;&lt;/dates&gt;&lt;isbn&gt;1724-6040 (Electronic) 0391-3988 (Linking)&lt;/isbn&gt;&lt;urls&gt;&lt;/urls&gt;&lt;electronic-resource-num&gt;10.1177/0391398817752575&lt;/electronic-resource-num&gt;&lt;research-notes&gt;Esposito, Michele L&amp;#xD;Jablonski, Janelle&amp;#xD;Kras, Allison&amp;#xD;Krasney, Sara&amp;#xD;Kapur, Navin K&amp;#xD;United States&amp;#xD;The International journal of artificial organs&amp;#xD;Int J Artif Organs. 2018 Apr;41(4):236-239. doi: 10.1177/0391398817752575. Epub 2018 Feb 20.&amp;#xD;&amp;#xD;The following values have no corresponding Zotero field:&amp;#xD;auth-address: The CardioVascular Center, Tufts Medical Center, Boston, MA, USA.&amp;#xD;edition: 2018/04/12&amp;#xD;accession-num: 29637832&amp;#xD;remote-database-provider: NLM&lt;/research-notes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A5AE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E2A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A277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8F0D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C8EF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6C90E2B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6155A" w14:textId="77777777" w:rsidR="008269D3" w:rsidRPr="00947B47" w:rsidRDefault="008269D3" w:rsidP="00403DD3">
            <w:pPr>
              <w:spacing w:line="48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E0FA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BAAC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43D3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,1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DFA9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269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520FCA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636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043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BF45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258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,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F21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9D4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4E04A98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9DD5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D862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FA84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7BB8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2C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major hemolysi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67A7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D72257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9784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78DB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4641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1CD6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8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1E80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minor hemolysi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EE8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04F3171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F13E6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Bleeding requiring transfusion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0C6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5D4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37AE9BE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8AC3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3B6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ED4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3A58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2FDA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A75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6EB7AF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5F78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72B7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BAAF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B39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8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70B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4D6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7E3335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887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9078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2BB8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123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A90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885D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640EAF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661B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F3E5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649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13CF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8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C517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DAFD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3E932E7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4382970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Bleeding requiring surgery</w:t>
            </w:r>
          </w:p>
        </w:tc>
      </w:tr>
      <w:tr w:rsidR="008269D3" w:rsidRPr="00947B47" w14:paraId="1879A2F3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27A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C65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235B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329B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4E7F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4B4D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34F360C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D02C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005C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A5E5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1E8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4E58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579E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546</w:t>
            </w:r>
          </w:p>
        </w:tc>
      </w:tr>
      <w:tr w:rsidR="008269D3" w:rsidRPr="00947B47" w14:paraId="58A0846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55A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E611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F4FF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AF7A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B2AD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65E6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03B32824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3A4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E46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151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FEFA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920B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9314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5E9479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78FE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915F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C9EA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EC1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CC0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F9A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9CB5038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CD68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nhardt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EF5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73E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4B7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D38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FAE3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7837D28A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13ED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3ED4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1D74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C20D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3,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3FF5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696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1A1E2E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4E1E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C539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F59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998A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3,8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21B9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8ED3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9C69AD9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B668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A21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1F1A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1643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F9C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19BE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5F3F30E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32F5E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  <w:t xml:space="preserve">Bleeding from </w:t>
            </w:r>
            <w:proofErr w:type="spellStart"/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  <w:t>Impella</w:t>
            </w:r>
            <w:proofErr w:type="spellEnd"/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  <w:t xml:space="preserve"> insertion site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6512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3807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8269D3" w:rsidRPr="00947B47" w14:paraId="6072887A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01EC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A799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744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D1BD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168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7054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2EED77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A8A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A178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59B3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780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C54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410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C466E97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FCD912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imb Ischemia</w:t>
            </w:r>
          </w:p>
        </w:tc>
      </w:tr>
      <w:tr w:rsidR="008269D3" w:rsidRPr="00947B47" w14:paraId="22C41694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D868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DA8B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DD0D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0AA1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9BE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A0F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07A54CE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EAA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00B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79F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DA6A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E62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1E32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546</w:t>
            </w:r>
          </w:p>
        </w:tc>
      </w:tr>
      <w:tr w:rsidR="008269D3" w:rsidRPr="00947B47" w14:paraId="533FAC59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50B8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8BF7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62EB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1CD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0093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F536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8269D3" w:rsidRPr="00947B47" w14:paraId="0A2AE70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3BD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A27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73F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C38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0F52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7A6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0C664F5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E47F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CC18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A15B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0D37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E6ED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E7DA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4BA6C4B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E1B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91D0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B261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192C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7D1C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692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C5EAFE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4DA1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0C1F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DC70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DD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D7EB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3A50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39CC8B6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ED76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B7EB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9E21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3667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FDD5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A5BB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9D5E36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C38F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3606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5700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7DA5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029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724A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7644A92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D828E6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Vascular complication requiring surger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D31E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F23F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EB029C0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D9C9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BCB5E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C2EF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2D32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C8BE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061A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A9EEFC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E86E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A82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DF50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E80D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1636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FB2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DF7878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197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A633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C5D0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932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0AB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5248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A2A67D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6B4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4EC3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7481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6284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2DD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7A9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6AF4779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7DDE53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vice malfuncion</w:t>
            </w:r>
          </w:p>
        </w:tc>
      </w:tr>
      <w:tr w:rsidR="008269D3" w:rsidRPr="00947B47" w14:paraId="41AFCC05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5B44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251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6140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C1B8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7E31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041F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48F5CD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2A3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AFEE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086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6870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68B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2FD6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DE2E5D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A4FF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AB41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B85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9E9A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9E9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DD8C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6B7ABF5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78F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144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E5C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1F5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5AD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5892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762A0D8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BF66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7A58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51D8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AB1D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2,5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4567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5441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151DAB8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13A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F073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3FF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64CA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732B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0F84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0C433CC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082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024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A92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B502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F6BB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4537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651</w:t>
            </w:r>
          </w:p>
        </w:tc>
      </w:tr>
      <w:tr w:rsidR="008269D3" w:rsidRPr="00947B47" w14:paraId="72E1031A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A8030E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troke</w:t>
            </w:r>
          </w:p>
        </w:tc>
      </w:tr>
      <w:tr w:rsidR="008269D3" w:rsidRPr="00947B47" w14:paraId="0DDEEC72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0FFF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7B85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88C4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A0D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ABC2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156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51799089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17BF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DDFE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2FE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9AC1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B2BA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7260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3E2B37F5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ABCF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16B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D0BB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832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4F32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0AC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7323B80F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E8F9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768A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7800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660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2727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F1D4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3FA7C66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9144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BD9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C8C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CE48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793D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F6A8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D612BB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3C20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7412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AB7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3176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608F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29BD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875D7E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811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3866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72A4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D2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3B4D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D753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48D9D2E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7AEF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Chung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9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0774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D8D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300B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F961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EDF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6F1617D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C330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ansa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1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E17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8EE7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1C21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,2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0E63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CCCB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69018B84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D761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nhardt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801E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D17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80E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7,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2919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722D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0B78E048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2443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0804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4D19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A87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719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713A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69FC06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0E71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D913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949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D99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,3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F6E7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(30 day or discharge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D0A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27B09F7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9A4DF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eft Ventricle Perforation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E420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838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2E221CC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A07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4DBAC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23A6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8705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A6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E8D5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EC88448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74FF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4CF0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69D1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4CCD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29C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F8A4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C45BE46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D87AA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ortic Valve Injur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D82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68FC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260EB2A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151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B246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EB6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635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2CD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40C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07B489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88E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27C7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E32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4651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60D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9562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017BE0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BF58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763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5CB6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8545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8F42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B9F3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BEE4BE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2AD9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B8FB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643D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5647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B65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BCB9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FB6DA9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2B3E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CC7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D8D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475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3993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96F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FF567F0" w14:textId="77777777" w:rsidTr="00403DD3">
        <w:trPr>
          <w:trHeight w:val="795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4EBCAD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  <w:t>Dysfunction to the aortic or mitral valve, papillary muscles, chordae or ventricular cavit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240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2DC2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8269D3" w:rsidRPr="00947B47" w14:paraId="3AC92D56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147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ED5C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C34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75FC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20DB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4F6B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26448A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CFCD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C40E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1FF3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87D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A5C7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37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75B9CBE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C4503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ortic Dissection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F03E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60F0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0100251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902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EF08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E30C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306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AA19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72DA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3AA3B6F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5A74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038E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48AA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7149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E81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B341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927F6DF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14B6EC7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vice-related injur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959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43AF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4DC5D89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67F4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CF44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E2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0C96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BC64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2FC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16C0C40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D37B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F7D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6903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7C4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15A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6B43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57236B6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91ED98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KI requiring CRRT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BE78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F38C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C32457E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9A6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6E19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F592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B3A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40A3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821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89C97E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0CEB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6F11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BB21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BA8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3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14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1FFB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3667DF7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C53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E0D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8D2A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5FA6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8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421E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6592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C01629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B35E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0FD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6EBC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01F7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2E5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D93F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A3C72A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FECC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AA7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FBEF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E96E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3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ED43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0D8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6350ECA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808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A46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7133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8333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8,8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28F5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1D0D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3919A8F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8CBAD"/>
            <w:noWrap/>
            <w:vAlign w:val="center"/>
            <w:hideMark/>
          </w:tcPr>
          <w:p w14:paraId="5C85109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oft outcome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9FC9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D271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F3485D9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3E34DC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  <w:t>Vascular complication not requiring surger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C55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2B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8269D3" w:rsidRPr="00947B47" w14:paraId="7F67928A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FA1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23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275C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E333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03EA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FFC1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2C6862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DA6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Lim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DEC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E8C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99E1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31FD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85CA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8D0929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61F3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8B4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C016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F311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,3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B74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E48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398D955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4957F5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ematoma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2A1B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3C2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BB94BCB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65B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79BFD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162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479F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6C9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A659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039991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D8C1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3B33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FC1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D168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6DBD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C9EE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6D43714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269E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ansa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1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5DA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4D39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5D5F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,2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D5E1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3C2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10C3C9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E50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C844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A80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B45F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,1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77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7F69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1F704A3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D7CA9F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emporary brachial plexopath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07AE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7258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5FEA407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97F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AFFE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9125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0AAD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7701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42F1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24E1099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755E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ansa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1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6F24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88D1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89CC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,2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2F20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AF24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E41310B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7DF7FE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ransient Median nerve dysfunction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A44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34B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7C591FD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3380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8635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8E1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7D36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642F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456E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29C2D74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E6A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4AA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88D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647C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C1AB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AE47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C0D577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8B5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966D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B144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/28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4EC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BC51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4CB6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EB3BCA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21B0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45D8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4A01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D83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95D9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889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B1412A7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05A09A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eripheral neurological deficit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FEB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6DC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2078247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C64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319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63BE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52F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C949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C99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5042AF5F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DA46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7D4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A072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1DD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,1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132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CC3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8BB4DA7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94EA27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ocal infection</w:t>
            </w:r>
          </w:p>
        </w:tc>
      </w:tr>
      <w:tr w:rsidR="008269D3" w:rsidRPr="00947B47" w14:paraId="1B5CA211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ECFC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572B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E882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A50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CB1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3A6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674924A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22A6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2D05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0A38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D615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CC39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7648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1C521E9D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FF3A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452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6F43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3FFC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863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399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0A70028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D2ED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A1A9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9CBD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E0CE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13E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92D6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0DCB8F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E49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Ha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8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5323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38B7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961B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9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7AE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2073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2FC5231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043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9D7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C6A5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993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A0E3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FABF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6DE4363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FBC5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821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AC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1FBD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70D5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6CEB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4D43F59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700B49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urgical site infection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E0D1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99A6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27B47B8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F177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329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3AA4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7B6E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0078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E3A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33EA61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B17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2DDB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105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0A3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B444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6E72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AE9D6B8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575F7B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epsi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E5A3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7C5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03605A1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F3B5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F370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1170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C560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D547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F023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3D67BA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2A3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E8B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E65A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F18F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7,5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E102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E802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AFBC6B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1C3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9809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6381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3403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3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2969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7927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9EA265C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80407E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vice Displacement</w:t>
            </w:r>
          </w:p>
        </w:tc>
        <w:tc>
          <w:tcPr>
            <w:tcW w:w="29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DB0925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 </w:t>
            </w:r>
          </w:p>
        </w:tc>
      </w:tr>
      <w:tr w:rsidR="008269D3" w:rsidRPr="00947B47" w14:paraId="06CA1513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E77B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31DE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E841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DBB5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9152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C7DF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435CB5E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73C5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39A0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9852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68F1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D838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CE2F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651</w:t>
            </w:r>
          </w:p>
        </w:tc>
      </w:tr>
      <w:tr w:rsidR="008269D3" w:rsidRPr="00947B47" w14:paraId="2C694324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A53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15AC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4E4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E082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8,6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B358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15DD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A214B0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18D9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218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ED78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FA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3DE9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F50F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  <w:tr w:rsidR="008269D3" w:rsidRPr="00947B47" w14:paraId="50818DB0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A490FB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ump Thrombosi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CEDD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D55C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FC6D80F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568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EA01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FAD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D151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F4C8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6C45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755EFDD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B6F7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12FE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6B5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5969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F524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57BA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EFCBC4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FD99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nhardt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B235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77DE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5AA5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,5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5620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EF29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190EEA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EF5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C2C6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0FB4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3F80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,1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E9C4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F10B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3A24C0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17DE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Esposit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Esposito&lt;/Author&gt;&lt;Year&gt;2018&lt;/Year&gt;&lt;RecNum&gt;982&lt;/RecNum&gt;&lt;DisplayText&gt;[17]&lt;/DisplayText&gt;&lt;record&gt;&lt;rec-number&gt;982&lt;/rec-number&gt;&lt;foreign-keys&gt;&lt;key app="EN" db-id="tttxrwwz9rxzejed00pxrzskdw5stre0v92s"&gt;982&lt;/key&gt;&lt;/foreign-keys&gt;&lt;ref-type name="Journal Article"&gt;17&lt;/ref-type&gt;&lt;contributors&gt;&lt;authors&gt;&lt;author&gt;Esposito, M. L.&lt;/author&gt;&lt;author&gt;Jablonski, J.&lt;/author&gt;&lt;author&gt;Kras, A.&lt;/author&gt;&lt;author&gt;Krasney, S.&lt;/author&gt;&lt;author&gt;Kapur, N. K.&lt;/author&gt;&lt;/authors&gt;&lt;/contributors&gt;&lt;titles&gt;&lt;title&gt;Maximum level of mobility with axillary deployment of the Impella 5.0 is associated with improved survival&lt;/title&gt;&lt;secondary-title&gt;Int J Artif Organs&lt;/secondary-title&gt;&lt;/titles&gt;&lt;pages&gt;236-239&lt;/pages&gt;&lt;volume&gt;41&lt;/volume&gt;&lt;number&gt;4&lt;/number&gt;&lt;keywords&gt;&lt;keyword&gt;Female&lt;/keyword&gt;&lt;keyword&gt;Humans&lt;/keyword&gt;&lt;keyword&gt;Middle Aged&lt;/keyword&gt;&lt;keyword&gt;Aged&lt;/keyword&gt;&lt;keyword&gt;Male&lt;/keyword&gt;&lt;keyword&gt;Retrospective Studies&lt;/keyword&gt;&lt;keyword&gt;Axillary Artery&lt;/keyword&gt;&lt;keyword&gt;Boston/epidemiology&lt;/keyword&gt;&lt;keyword&gt;Prosthesis Implantation/methods&lt;/keyword&gt;&lt;keyword&gt;Heart-Assist Devices&lt;/keyword&gt;&lt;keyword&gt;Mobility Limitation&lt;/keyword&gt;&lt;keyword&gt;Shock, Cardiogenic/ mortality/ therapy&lt;/keyword&gt;&lt;/keywords&gt;&lt;dates&gt;&lt;year&gt;2018&lt;/year&gt;&lt;pub-dates&gt;&lt;date&gt;Apr 2018&lt;/date&gt;&lt;/pub-dates&gt;&lt;/dates&gt;&lt;isbn&gt;1724-6040 (Electronic) 0391-3988 (Linking)&lt;/isbn&gt;&lt;urls&gt;&lt;/urls&gt;&lt;electronic-resource-num&gt;10.1177/0391398817752575&lt;/electronic-resource-num&gt;&lt;research-notes&gt;Esposito, Michele L&amp;#xD;Jablonski, Janelle&amp;#xD;Kras, Allison&amp;#xD;Krasney, Sara&amp;#xD;Kapur, Navin K&amp;#xD;United States&amp;#xD;The International journal of artificial organs&amp;#xD;Int J Artif Organs. 2018 Apr;41(4):236-239. doi: 10.1177/0391398817752575. Epub 2018 Feb 20.&amp;#xD;&amp;#xD;The following values have no corresponding Zotero field:&amp;#xD;auth-address: The CardioVascular Center, Tufts Medical Center, Boston, MA, USA.&amp;#xD;edition: 2018/04/12&amp;#xD;accession-num: 29637832&amp;#xD;remote-database-provider: NLM&lt;/research-notes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8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CD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6FFF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57B8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,3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075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02E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2F0674A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144AFA5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hrombotic event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1A62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F1C5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04F67E1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768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3503A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94B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B711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E533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AAF2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65BAC0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0F95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nhardt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AF0F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C57C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051C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DE2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D3D0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87D6CD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485D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FE43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2307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B6C5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887F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515A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AC7D1D9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EC5F3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ump exchange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2708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3600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29DF840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A3B7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8F3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29AB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529E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663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E96D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1C2E9F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9549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ertoglio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5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E03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04C9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681B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,2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BFD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679F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36B1CE2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D96FA7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GI Bleeding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31DC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AAC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2EE986A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FB44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4387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75FA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CB65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C4EC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6BEB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5802CA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0DF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6DF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6723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/2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9189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5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0A2C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0C0C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4B28C86" w14:textId="77777777" w:rsidTr="00403DD3">
        <w:trPr>
          <w:trHeight w:val="300"/>
        </w:trPr>
        <w:tc>
          <w:tcPr>
            <w:tcW w:w="842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113E73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verage RBC trasfusio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434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8269D3" w:rsidRPr="00947B47" w14:paraId="04406E95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B2E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DAAB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B74B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mean n. transfusion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A685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in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127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ax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3CA9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8269D3" w:rsidRPr="00947B47" w14:paraId="23805F4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F0E8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D97C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395D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9157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8D8A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BA2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053003CD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ED478B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Ventricular Arrhythmias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8E93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7B4C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12E1205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E957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876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3EF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E046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CC84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D11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7F19C4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6108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5B6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E19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B4A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7B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DB26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3C34418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4B2C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0AA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0D0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ABA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532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7F65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E3E021F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845A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F81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ECE8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58C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8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514F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2D04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04824E1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BE44B8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rrhythmias (Atrial Fibrillation)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28C6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0354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C15B87D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BA7E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50C6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AA4B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CCDC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F1CF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091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104251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35F2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69A3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D0D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337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3EA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297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4F98B6F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70ED5D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rdiac arrest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D883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EB4C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1AFCB762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6FF0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3C53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1452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73DF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1012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6EA0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3FA8F1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DD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audar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7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5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2D7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B70F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A214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,5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A8CC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8C50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7688A87" w14:textId="77777777" w:rsidTr="00403DD3">
        <w:trPr>
          <w:trHeight w:val="300"/>
        </w:trPr>
        <w:tc>
          <w:tcPr>
            <w:tcW w:w="509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7E50CD2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techolamine index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C5D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5EC0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C17C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6795794A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72C1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83606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5EE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mean)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AC0D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3FD1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0360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7334C03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B08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 2016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E9FF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D039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8,6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F2E0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617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D18F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AE14971" w14:textId="77777777" w:rsidTr="00403DD3">
        <w:trPr>
          <w:trHeight w:val="300"/>
        </w:trPr>
        <w:tc>
          <w:tcPr>
            <w:tcW w:w="842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9BF904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Long term Mechanical ventilatio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F66A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8269D3" w:rsidRPr="00947B47" w14:paraId="5D7A16AD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B3FC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B8DC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C457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0FB0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585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ay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BC89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8269D3" w:rsidRPr="00947B47" w14:paraId="11B7C212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4C6F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0A1B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953C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F91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1,5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4EF7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7+-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3232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40230FEC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9CE3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D4C4E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33EC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BC56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12FA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3+-1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ED44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229DA853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AE5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David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3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A54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CAFD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212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0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0C62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3+-1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EE46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1180A31A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F4E9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7F4C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5D63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82C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8,8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D957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A25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8269D3" w:rsidRPr="00947B47" w14:paraId="41C960BD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EFDE3B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Ventilator-associated pneumonia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5404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F3C4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42E6069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11BC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3C1C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E3F1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663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2A27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FD86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DE74CBE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53FF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astroianni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6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3937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D009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B9E5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5,7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5ECA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5CC31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51607508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D77DFC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Hepatic failure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19FF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21D7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A620D0F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68CD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62B9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3E44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A35B8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B7B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B5A4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3508FE6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BE10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5791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2C77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DEF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6,3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C7EC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781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4F9C4766" w14:textId="77777777" w:rsidTr="00403DD3">
        <w:trPr>
          <w:trHeight w:val="300"/>
        </w:trPr>
        <w:tc>
          <w:tcPr>
            <w:tcW w:w="654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4AD555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Thrombocytopenia  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F4B2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24C7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2D391ADB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BE98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B835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B690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89D6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ABE2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C9F5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0A78C545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8060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Griffith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6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3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BCC1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E213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DD65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4562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9860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69D3" w:rsidRPr="00947B47" w14:paraId="3A937CEE" w14:textId="77777777" w:rsidTr="00403DD3">
        <w:trPr>
          <w:trHeight w:val="300"/>
        </w:trPr>
        <w:tc>
          <w:tcPr>
            <w:tcW w:w="94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5634970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Bleeding not requiring surgery  </w:t>
            </w:r>
          </w:p>
        </w:tc>
      </w:tr>
      <w:tr w:rsidR="008269D3" w:rsidRPr="00947B47" w14:paraId="3AEB02F9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C7A9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First Author, Year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7112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9BE0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C5A4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CP (pts)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11F8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RP (pts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44D6D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 value</w:t>
            </w:r>
          </w:p>
        </w:tc>
      </w:tr>
      <w:tr w:rsidR="008269D3" w:rsidRPr="00947B47" w14:paraId="4E17510B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DE305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Monteagudo-Vela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2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B2B7B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FE067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0BDA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7F77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DADF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227</w:t>
            </w:r>
          </w:p>
        </w:tc>
      </w:tr>
      <w:tr w:rsidR="008269D3" w:rsidRPr="00947B47" w14:paraId="7F829D50" w14:textId="77777777" w:rsidTr="00403DD3">
        <w:trPr>
          <w:trHeight w:val="6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CDFF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7835A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Sample siz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F59DA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Impella 5.0 (pts)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6E8A6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7E3B9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80B9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8269D3" w:rsidRPr="00947B47" w14:paraId="5A3A958A" w14:textId="77777777" w:rsidTr="00403DD3">
        <w:trPr>
          <w:trHeight w:val="300"/>
        </w:trPr>
        <w:tc>
          <w:tcPr>
            <w:tcW w:w="2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9FC00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Boll 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Pr="00947B47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[14]</w:t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 xml:space="preserve"> 2019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5623E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6C0FC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662EF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0,0%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E2712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D9284" w14:textId="77777777" w:rsidR="008269D3" w:rsidRPr="00947B47" w:rsidRDefault="008269D3" w:rsidP="00403DD3">
            <w:pPr>
              <w:spacing w:line="480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47B47">
              <w:rPr>
                <w:rFonts w:ascii="Arial" w:hAnsi="Arial" w:cs="Arial"/>
                <w:color w:val="000000"/>
                <w:sz w:val="18"/>
                <w:szCs w:val="18"/>
              </w:rPr>
              <w:t>-</w:t>
            </w:r>
          </w:p>
        </w:tc>
      </w:tr>
    </w:tbl>
    <w:p w14:paraId="1487A2D5" w14:textId="77777777" w:rsidR="008269D3" w:rsidRPr="00947B47" w:rsidRDefault="008269D3" w:rsidP="008269D3">
      <w:pPr>
        <w:spacing w:line="480" w:lineRule="auto"/>
        <w:jc w:val="left"/>
        <w:rPr>
          <w:rFonts w:ascii="Arial" w:hAnsi="Arial" w:cs="Arial"/>
          <w:sz w:val="18"/>
          <w:szCs w:val="18"/>
        </w:rPr>
      </w:pPr>
      <w:r w:rsidRPr="00947B47">
        <w:rPr>
          <w:rFonts w:ascii="Arial" w:hAnsi="Arial" w:cs="Arial"/>
          <w:sz w:val="18"/>
          <w:szCs w:val="18"/>
        </w:rPr>
        <w:br w:type="page"/>
      </w:r>
    </w:p>
    <w:p w14:paraId="71211497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269D3"/>
    <w:rsid w:val="008269D3"/>
    <w:rsid w:val="009A55B6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05ABD6"/>
  <w15:chartTrackingRefBased/>
  <w15:docId w15:val="{481FF228-C22B-4AC6-826D-02140A999D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269D3"/>
    <w:pPr>
      <w:spacing w:after="0" w:line="360" w:lineRule="auto"/>
      <w:jc w:val="both"/>
    </w:pPr>
    <w:rPr>
      <w:rFonts w:ascii="Century Gothic" w:eastAsia="Times New Roman" w:hAnsi="Century Gothic" w:cs="Times New Roman"/>
      <w:szCs w:val="24"/>
      <w:lang w:val="it-IT" w:eastAsia="it-IT"/>
    </w:rPr>
  </w:style>
  <w:style w:type="paragraph" w:styleId="Heading1">
    <w:name w:val="heading 1"/>
    <w:basedOn w:val="Normal"/>
    <w:link w:val="Heading1Char"/>
    <w:uiPriority w:val="9"/>
    <w:qFormat/>
    <w:rsid w:val="008269D3"/>
    <w:pPr>
      <w:spacing w:before="100" w:beforeAutospacing="1" w:after="100" w:afterAutospacing="1" w:line="240" w:lineRule="auto"/>
      <w:jc w:val="left"/>
      <w:outlineLvl w:val="0"/>
    </w:pPr>
    <w:rPr>
      <w:rFonts w:ascii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269D3"/>
    <w:rPr>
      <w:rFonts w:ascii="Times New Roman" w:eastAsia="Times New Roman" w:hAnsi="Times New Roman" w:cs="Times New Roman"/>
      <w:b/>
      <w:bCs/>
      <w:kern w:val="36"/>
      <w:sz w:val="48"/>
      <w:szCs w:val="48"/>
      <w:lang w:val="it-IT" w:eastAsia="it-IT"/>
    </w:rPr>
  </w:style>
  <w:style w:type="paragraph" w:styleId="ListParagraph">
    <w:name w:val="List Paragraph"/>
    <w:basedOn w:val="Normal"/>
    <w:link w:val="ListParagraphChar"/>
    <w:uiPriority w:val="34"/>
    <w:qFormat/>
    <w:rsid w:val="008269D3"/>
    <w:pPr>
      <w:spacing w:after="200" w:line="276" w:lineRule="auto"/>
      <w:ind w:left="720"/>
      <w:contextualSpacing/>
    </w:pPr>
    <w:rPr>
      <w:rFonts w:ascii="Calibri" w:eastAsia="Calibri" w:hAnsi="Calibri"/>
      <w:szCs w:val="22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269D3"/>
    <w:rPr>
      <w:rFonts w:ascii="Calibri" w:eastAsia="Calibri" w:hAnsi="Calibri" w:cs="Times New Roman"/>
      <w:lang w:val="it-IT"/>
    </w:rPr>
  </w:style>
  <w:style w:type="paragraph" w:customStyle="1" w:styleId="FigureTitle">
    <w:name w:val="Figure Title"/>
    <w:basedOn w:val="Normal"/>
    <w:qFormat/>
    <w:rsid w:val="008269D3"/>
    <w:pPr>
      <w:spacing w:after="160" w:line="259" w:lineRule="auto"/>
      <w:jc w:val="left"/>
    </w:pPr>
    <w:rPr>
      <w:rFonts w:eastAsiaTheme="minorHAnsi" w:cstheme="minorBidi"/>
      <w:b/>
      <w:i/>
      <w:szCs w:val="22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69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69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69D3"/>
    <w:rPr>
      <w:rFonts w:ascii="Century Gothic" w:eastAsia="Times New Roman" w:hAnsi="Century Gothic" w:cs="Times New Roman"/>
      <w:sz w:val="20"/>
      <w:szCs w:val="20"/>
      <w:lang w:val="it-IT" w:eastAsia="it-I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69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69D3"/>
    <w:rPr>
      <w:rFonts w:ascii="Century Gothic" w:eastAsia="Times New Roman" w:hAnsi="Century Gothic" w:cs="Times New Roman"/>
      <w:b/>
      <w:bCs/>
      <w:sz w:val="20"/>
      <w:szCs w:val="20"/>
      <w:lang w:val="it-IT"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9D3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69D3"/>
    <w:rPr>
      <w:rFonts w:ascii="Segoe UI" w:eastAsia="Times New Roman" w:hAnsi="Segoe UI" w:cs="Segoe UI"/>
      <w:sz w:val="18"/>
      <w:szCs w:val="18"/>
      <w:lang w:val="it-IT" w:eastAsia="it-IT"/>
    </w:rPr>
  </w:style>
  <w:style w:type="character" w:styleId="Hyperlink">
    <w:name w:val="Hyperlink"/>
    <w:basedOn w:val="DefaultParagraphFont"/>
    <w:uiPriority w:val="99"/>
    <w:unhideWhenUsed/>
    <w:rsid w:val="008269D3"/>
    <w:rPr>
      <w:color w:val="0000FF"/>
      <w:u w:val="single"/>
    </w:rPr>
  </w:style>
  <w:style w:type="paragraph" w:customStyle="1" w:styleId="Default">
    <w:name w:val="Default"/>
    <w:rsid w:val="008269D3"/>
    <w:pPr>
      <w:autoSpaceDE w:val="0"/>
      <w:autoSpaceDN w:val="0"/>
      <w:adjustRightInd w:val="0"/>
      <w:spacing w:after="0" w:line="240" w:lineRule="auto"/>
    </w:pPr>
    <w:rPr>
      <w:rFonts w:ascii="Symbol" w:hAnsi="Symbol" w:cs="Symbol"/>
      <w:color w:val="000000"/>
      <w:sz w:val="24"/>
      <w:szCs w:val="24"/>
      <w:lang w:val="it-IT"/>
    </w:rPr>
  </w:style>
  <w:style w:type="paragraph" w:styleId="Revision">
    <w:name w:val="Revision"/>
    <w:hidden/>
    <w:uiPriority w:val="99"/>
    <w:semiHidden/>
    <w:rsid w:val="008269D3"/>
    <w:pPr>
      <w:spacing w:after="0" w:line="240" w:lineRule="auto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8269D3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character" w:customStyle="1" w:styleId="normaltextrun">
    <w:name w:val="normaltextrun"/>
    <w:basedOn w:val="DefaultParagraphFont"/>
    <w:rsid w:val="008269D3"/>
  </w:style>
  <w:style w:type="character" w:customStyle="1" w:styleId="eop">
    <w:name w:val="eop"/>
    <w:basedOn w:val="DefaultParagraphFont"/>
    <w:rsid w:val="008269D3"/>
  </w:style>
  <w:style w:type="character" w:customStyle="1" w:styleId="contextualspellingandgrammarerror">
    <w:name w:val="contextualspellingandgrammarerror"/>
    <w:basedOn w:val="DefaultParagraphFont"/>
    <w:rsid w:val="008269D3"/>
  </w:style>
  <w:style w:type="character" w:customStyle="1" w:styleId="spellingerror">
    <w:name w:val="spellingerror"/>
    <w:basedOn w:val="DefaultParagraphFont"/>
    <w:rsid w:val="008269D3"/>
  </w:style>
  <w:style w:type="character" w:customStyle="1" w:styleId="scxw256349810">
    <w:name w:val="scxw256349810"/>
    <w:basedOn w:val="DefaultParagraphFont"/>
    <w:rsid w:val="008269D3"/>
  </w:style>
  <w:style w:type="character" w:customStyle="1" w:styleId="advancedproofingissue">
    <w:name w:val="advancedproofingissue"/>
    <w:basedOn w:val="DefaultParagraphFont"/>
    <w:rsid w:val="008269D3"/>
  </w:style>
  <w:style w:type="character" w:customStyle="1" w:styleId="scxw103206485">
    <w:name w:val="scxw103206485"/>
    <w:basedOn w:val="DefaultParagraphFont"/>
    <w:rsid w:val="008269D3"/>
  </w:style>
  <w:style w:type="character" w:customStyle="1" w:styleId="textrun">
    <w:name w:val="textrun"/>
    <w:basedOn w:val="DefaultParagraphFont"/>
    <w:rsid w:val="008269D3"/>
  </w:style>
  <w:style w:type="character" w:customStyle="1" w:styleId="linebreakblob">
    <w:name w:val="linebreakblob"/>
    <w:basedOn w:val="DefaultParagraphFont"/>
    <w:rsid w:val="008269D3"/>
  </w:style>
  <w:style w:type="character" w:customStyle="1" w:styleId="bcx0">
    <w:name w:val="bcx0"/>
    <w:basedOn w:val="DefaultParagraphFont"/>
    <w:rsid w:val="008269D3"/>
  </w:style>
  <w:style w:type="character" w:customStyle="1" w:styleId="pagebreakblob">
    <w:name w:val="pagebreakblob"/>
    <w:basedOn w:val="DefaultParagraphFont"/>
    <w:rsid w:val="008269D3"/>
  </w:style>
  <w:style w:type="character" w:customStyle="1" w:styleId="pagebreakborderspan">
    <w:name w:val="pagebreakborderspan"/>
    <w:basedOn w:val="DefaultParagraphFont"/>
    <w:rsid w:val="008269D3"/>
  </w:style>
  <w:style w:type="character" w:customStyle="1" w:styleId="pagebreaktextspan">
    <w:name w:val="pagebreaktextspan"/>
    <w:basedOn w:val="DefaultParagraphFont"/>
    <w:rsid w:val="008269D3"/>
  </w:style>
  <w:style w:type="character" w:customStyle="1" w:styleId="scxw200191643">
    <w:name w:val="scxw200191643"/>
    <w:basedOn w:val="DefaultParagraphFont"/>
    <w:rsid w:val="008269D3"/>
  </w:style>
  <w:style w:type="paragraph" w:customStyle="1" w:styleId="EndNoteBibliographyTitle">
    <w:name w:val="EndNote Bibliography Title"/>
    <w:basedOn w:val="Normal"/>
    <w:link w:val="EndNoteBibliographyTitleCarattere"/>
    <w:rsid w:val="008269D3"/>
    <w:pPr>
      <w:jc w:val="center"/>
    </w:p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8269D3"/>
    <w:rPr>
      <w:rFonts w:ascii="Century Gothic" w:eastAsia="Times New Roman" w:hAnsi="Century Gothic" w:cs="Times New Roman"/>
      <w:szCs w:val="24"/>
      <w:lang w:val="it-IT" w:eastAsia="it-IT"/>
    </w:rPr>
  </w:style>
  <w:style w:type="paragraph" w:customStyle="1" w:styleId="EndNoteBibliography">
    <w:name w:val="EndNote Bibliography"/>
    <w:basedOn w:val="Normal"/>
    <w:link w:val="EndNoteBibliographyCarattere"/>
    <w:rsid w:val="008269D3"/>
    <w:pPr>
      <w:spacing w:line="240" w:lineRule="auto"/>
    </w:pPr>
  </w:style>
  <w:style w:type="character" w:customStyle="1" w:styleId="EndNoteBibliographyCarattere">
    <w:name w:val="EndNote Bibliography Carattere"/>
    <w:basedOn w:val="DefaultParagraphFont"/>
    <w:link w:val="EndNoteBibliography"/>
    <w:rsid w:val="008269D3"/>
    <w:rPr>
      <w:rFonts w:ascii="Century Gothic" w:eastAsia="Times New Roman" w:hAnsi="Century Gothic" w:cs="Times New Roman"/>
      <w:szCs w:val="24"/>
      <w:lang w:val="it-IT" w:eastAsia="it-IT"/>
    </w:rPr>
  </w:style>
  <w:style w:type="paragraph" w:customStyle="1" w:styleId="Bibliografia1">
    <w:name w:val="Bibliografia1"/>
    <w:basedOn w:val="Normal"/>
    <w:link w:val="BibliographyCarattere"/>
    <w:rsid w:val="008269D3"/>
    <w:pPr>
      <w:widowControl w:val="0"/>
      <w:tabs>
        <w:tab w:val="left" w:pos="620"/>
      </w:tabs>
      <w:autoSpaceDE w:val="0"/>
      <w:autoSpaceDN w:val="0"/>
      <w:adjustRightInd w:val="0"/>
      <w:spacing w:after="240" w:line="240" w:lineRule="auto"/>
      <w:ind w:left="624" w:hanging="624"/>
    </w:pPr>
    <w:rPr>
      <w:rFonts w:ascii="Times New Roman" w:hAnsi="Times New Roman"/>
      <w:noProof/>
      <w:sz w:val="24"/>
      <w:lang w:val="en-US"/>
    </w:rPr>
  </w:style>
  <w:style w:type="character" w:customStyle="1" w:styleId="BibliographyCarattere">
    <w:name w:val="Bibliography Carattere"/>
    <w:basedOn w:val="DefaultParagraphFont"/>
    <w:link w:val="Bibliografia1"/>
    <w:rsid w:val="008269D3"/>
    <w:rPr>
      <w:rFonts w:ascii="Times New Roman" w:eastAsia="Times New Roman" w:hAnsi="Times New Roman" w:cs="Times New Roman"/>
      <w:noProof/>
      <w:sz w:val="24"/>
      <w:szCs w:val="24"/>
      <w:lang w:val="en-US" w:eastAsia="it-IT"/>
    </w:rPr>
  </w:style>
  <w:style w:type="character" w:styleId="FollowedHyperlink">
    <w:name w:val="FollowedHyperlink"/>
    <w:basedOn w:val="DefaultParagraphFont"/>
    <w:uiPriority w:val="99"/>
    <w:semiHidden/>
    <w:unhideWhenUsed/>
    <w:rsid w:val="008269D3"/>
    <w:rPr>
      <w:color w:val="954F72" w:themeColor="followedHyperlink"/>
      <w:u w:val="single"/>
    </w:rPr>
  </w:style>
  <w:style w:type="character" w:customStyle="1" w:styleId="Menzionenonrisolta2">
    <w:name w:val="Menzione non risolta2"/>
    <w:basedOn w:val="DefaultParagraphFont"/>
    <w:uiPriority w:val="99"/>
    <w:semiHidden/>
    <w:unhideWhenUsed/>
    <w:rsid w:val="008269D3"/>
    <w:rPr>
      <w:color w:val="605E5C"/>
      <w:shd w:val="clear" w:color="auto" w:fill="E1DFDD"/>
    </w:rPr>
  </w:style>
  <w:style w:type="paragraph" w:customStyle="1" w:styleId="xl63">
    <w:name w:val="xl63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64">
    <w:name w:val="xl64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65">
    <w:name w:val="xl65"/>
    <w:basedOn w:val="Normal"/>
    <w:rsid w:val="008269D3"/>
    <w:pP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sz w:val="24"/>
    </w:rPr>
  </w:style>
  <w:style w:type="paragraph" w:customStyle="1" w:styleId="xl66">
    <w:name w:val="xl66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67">
    <w:name w:val="xl67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68">
    <w:name w:val="xl68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69">
    <w:name w:val="xl69"/>
    <w:basedOn w:val="Normal"/>
    <w:rsid w:val="008269D3"/>
    <w:pPr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70">
    <w:name w:val="xl70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71">
    <w:name w:val="xl71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72">
    <w:name w:val="xl72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73">
    <w:name w:val="xl73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74">
    <w:name w:val="xl74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75">
    <w:name w:val="xl75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sz w:val="24"/>
    </w:rPr>
  </w:style>
  <w:style w:type="paragraph" w:customStyle="1" w:styleId="xl76">
    <w:name w:val="xl76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77">
    <w:name w:val="xl77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78">
    <w:name w:val="xl78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79">
    <w:name w:val="xl79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sz w:val="24"/>
    </w:rPr>
  </w:style>
  <w:style w:type="paragraph" w:customStyle="1" w:styleId="xl80">
    <w:name w:val="xl80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</w:rPr>
  </w:style>
  <w:style w:type="paragraph" w:customStyle="1" w:styleId="xl81">
    <w:name w:val="xl81"/>
    <w:basedOn w:val="Normal"/>
    <w:rsid w:val="008269D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82">
    <w:name w:val="xl82"/>
    <w:basedOn w:val="Normal"/>
    <w:rsid w:val="008269D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83">
    <w:name w:val="xl83"/>
    <w:basedOn w:val="Normal"/>
    <w:rsid w:val="008269D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4">
    <w:name w:val="xl84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5">
    <w:name w:val="xl85"/>
    <w:basedOn w:val="Normal"/>
    <w:rsid w:val="008269D3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6">
    <w:name w:val="xl86"/>
    <w:basedOn w:val="Normal"/>
    <w:rsid w:val="008269D3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7">
    <w:name w:val="xl87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8">
    <w:name w:val="xl88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89">
    <w:name w:val="xl89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</w:pPr>
    <w:rPr>
      <w:rFonts w:ascii="Times New Roman" w:hAnsi="Times New Roman"/>
      <w:b/>
      <w:bCs/>
      <w:sz w:val="24"/>
      <w:u w:val="single"/>
    </w:rPr>
  </w:style>
  <w:style w:type="paragraph" w:customStyle="1" w:styleId="xl90">
    <w:name w:val="xl90"/>
    <w:basedOn w:val="Normal"/>
    <w:rsid w:val="008269D3"/>
    <w:pP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91">
    <w:name w:val="xl91"/>
    <w:basedOn w:val="Normal"/>
    <w:rsid w:val="008269D3"/>
    <w:pPr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92">
    <w:name w:val="xl92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3">
    <w:name w:val="xl93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4">
    <w:name w:val="xl94"/>
    <w:basedOn w:val="Normal"/>
    <w:rsid w:val="008269D3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5">
    <w:name w:val="xl95"/>
    <w:basedOn w:val="Normal"/>
    <w:rsid w:val="008269D3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6">
    <w:name w:val="xl96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7">
    <w:name w:val="xl97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8CBAD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8">
    <w:name w:val="xl98"/>
    <w:basedOn w:val="Normal"/>
    <w:rsid w:val="008269D3"/>
    <w:pPr>
      <w:pBdr>
        <w:top w:val="single" w:sz="4" w:space="0" w:color="auto"/>
        <w:bottom w:val="single" w:sz="4" w:space="0" w:color="auto"/>
      </w:pBdr>
      <w:shd w:val="clear" w:color="000000" w:fill="F8CBAD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99">
    <w:name w:val="xl99"/>
    <w:basedOn w:val="Normal"/>
    <w:rsid w:val="008269D3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</w:rPr>
  </w:style>
  <w:style w:type="paragraph" w:customStyle="1" w:styleId="xl100">
    <w:name w:val="xl100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left"/>
    </w:pPr>
    <w:rPr>
      <w:rFonts w:ascii="Times New Roman" w:hAnsi="Times New Roman"/>
      <w:b/>
      <w:bCs/>
      <w:sz w:val="24"/>
      <w:u w:val="single"/>
    </w:rPr>
  </w:style>
  <w:style w:type="paragraph" w:customStyle="1" w:styleId="xl101">
    <w:name w:val="xl101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102">
    <w:name w:val="xl102"/>
    <w:basedOn w:val="Normal"/>
    <w:rsid w:val="008269D3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103">
    <w:name w:val="xl103"/>
    <w:basedOn w:val="Normal"/>
    <w:rsid w:val="008269D3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paragraph" w:customStyle="1" w:styleId="xl104">
    <w:name w:val="xl104"/>
    <w:basedOn w:val="Normal"/>
    <w:rsid w:val="008269D3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jc w:val="left"/>
      <w:textAlignment w:val="center"/>
    </w:pPr>
    <w:rPr>
      <w:rFonts w:ascii="Times New Roman" w:hAnsi="Times New Roman"/>
      <w:b/>
      <w:bCs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8269D3"/>
  </w:style>
  <w:style w:type="character" w:customStyle="1" w:styleId="Menzionenonrisolta3">
    <w:name w:val="Menzione non risolta3"/>
    <w:basedOn w:val="DefaultParagraphFont"/>
    <w:uiPriority w:val="99"/>
    <w:semiHidden/>
    <w:unhideWhenUsed/>
    <w:rsid w:val="008269D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269D3"/>
    <w:pPr>
      <w:tabs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69D3"/>
    <w:rPr>
      <w:rFonts w:ascii="Century Gothic" w:eastAsia="Times New Roman" w:hAnsi="Century Gothic" w:cs="Times New Roman"/>
      <w:szCs w:val="24"/>
      <w:lang w:val="it-IT" w:eastAsia="it-IT"/>
    </w:rPr>
  </w:style>
  <w:style w:type="paragraph" w:styleId="Footer">
    <w:name w:val="footer"/>
    <w:basedOn w:val="Normal"/>
    <w:link w:val="FooterChar"/>
    <w:uiPriority w:val="99"/>
    <w:unhideWhenUsed/>
    <w:rsid w:val="008269D3"/>
    <w:pPr>
      <w:tabs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69D3"/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Menzionenonrisolta4">
    <w:name w:val="Menzione non risolta4"/>
    <w:basedOn w:val="DefaultParagraphFont"/>
    <w:uiPriority w:val="99"/>
    <w:semiHidden/>
    <w:unhideWhenUsed/>
    <w:rsid w:val="008269D3"/>
    <w:rPr>
      <w:color w:val="605E5C"/>
      <w:shd w:val="clear" w:color="auto" w:fill="E1DFDD"/>
    </w:rPr>
  </w:style>
  <w:style w:type="numbering" w:customStyle="1" w:styleId="Nessunelenco1">
    <w:name w:val="Nessun elenco1"/>
    <w:next w:val="NoList"/>
    <w:uiPriority w:val="99"/>
    <w:semiHidden/>
    <w:unhideWhenUsed/>
    <w:rsid w:val="008269D3"/>
  </w:style>
  <w:style w:type="numbering" w:customStyle="1" w:styleId="Nessunelenco11">
    <w:name w:val="Nessun elenco11"/>
    <w:next w:val="NoList"/>
    <w:uiPriority w:val="99"/>
    <w:semiHidden/>
    <w:unhideWhenUsed/>
    <w:rsid w:val="008269D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5204</Words>
  <Characters>29667</Characters>
  <Application>Microsoft Office Word</Application>
  <DocSecurity>0</DocSecurity>
  <Lines>247</Lines>
  <Paragraphs>69</Paragraphs>
  <ScaleCrop>false</ScaleCrop>
  <Company/>
  <LinksUpToDate>false</LinksUpToDate>
  <CharactersWithSpaces>34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3:58:00Z</dcterms:created>
  <dcterms:modified xsi:type="dcterms:W3CDTF">2021-09-16T13:58:00Z</dcterms:modified>
</cp:coreProperties>
</file>